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866D7" w:rsidRDefault="005866D7" w:rsidP="00AB3A19">
      <w:pPr>
        <w:spacing w:line="480" w:lineRule="auto"/>
        <w:jc w:val="center"/>
      </w:pPr>
    </w:p>
    <w:p w:rsidR="005866D7" w:rsidRDefault="005866D7" w:rsidP="00AB3A19">
      <w:pPr>
        <w:spacing w:line="480" w:lineRule="auto"/>
        <w:jc w:val="center"/>
      </w:pPr>
    </w:p>
    <w:p w:rsidR="005866D7" w:rsidRDefault="005866D7" w:rsidP="00AB3A19">
      <w:pPr>
        <w:spacing w:line="480" w:lineRule="auto"/>
        <w:jc w:val="center"/>
      </w:pPr>
    </w:p>
    <w:p w:rsidR="005866D7" w:rsidRDefault="005866D7" w:rsidP="00AB3A19">
      <w:pPr>
        <w:spacing w:line="480" w:lineRule="auto"/>
        <w:jc w:val="center"/>
      </w:pPr>
    </w:p>
    <w:p w:rsidR="005866D7" w:rsidRDefault="005866D7" w:rsidP="00F5286F">
      <w:pPr>
        <w:spacing w:line="480" w:lineRule="auto"/>
      </w:pPr>
    </w:p>
    <w:p w:rsidR="005866D7" w:rsidRDefault="005866D7" w:rsidP="00AB3A19">
      <w:pPr>
        <w:spacing w:line="480" w:lineRule="auto"/>
        <w:jc w:val="center"/>
      </w:pPr>
    </w:p>
    <w:p w:rsidR="005866D7" w:rsidRDefault="005866D7" w:rsidP="00AB3A19">
      <w:pPr>
        <w:spacing w:line="480" w:lineRule="auto"/>
        <w:jc w:val="center"/>
      </w:pPr>
      <w:r>
        <w:t>Super Bowl 2020 Ad Assignment</w:t>
      </w:r>
    </w:p>
    <w:p w:rsidR="005866D7" w:rsidRDefault="005866D7" w:rsidP="00AB3A19">
      <w:pPr>
        <w:spacing w:after="0" w:line="48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 [Name of the Writer]</w:t>
      </w:r>
    </w:p>
    <w:p w:rsidR="005866D7" w:rsidRDefault="005866D7" w:rsidP="00AB3A19">
      <w:pPr>
        <w:spacing w:after="0" w:line="48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[Name of the Institution]</w:t>
      </w:r>
    </w:p>
    <w:p w:rsidR="001A39CE" w:rsidRDefault="001A39CE" w:rsidP="00AB3A19">
      <w:pPr>
        <w:spacing w:after="0" w:line="480" w:lineRule="auto"/>
        <w:jc w:val="center"/>
        <w:rPr>
          <w:rFonts w:cs="Times New Roman"/>
          <w:szCs w:val="24"/>
        </w:rPr>
      </w:pPr>
    </w:p>
    <w:p w:rsidR="001A39CE" w:rsidRDefault="001A39CE" w:rsidP="00AB3A19">
      <w:pPr>
        <w:spacing w:after="0" w:line="480" w:lineRule="auto"/>
        <w:jc w:val="center"/>
        <w:rPr>
          <w:rFonts w:cs="Times New Roman"/>
          <w:szCs w:val="24"/>
        </w:rPr>
      </w:pPr>
    </w:p>
    <w:p w:rsidR="001A39CE" w:rsidRPr="0008177B" w:rsidRDefault="001A39CE" w:rsidP="00AB3A19">
      <w:pPr>
        <w:spacing w:after="0" w:line="48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Author Note</w:t>
      </w:r>
    </w:p>
    <w:p w:rsidR="005866D7" w:rsidRDefault="005866D7" w:rsidP="00AB3A19">
      <w:pPr>
        <w:spacing w:line="480" w:lineRule="auto"/>
      </w:pPr>
      <w:r>
        <w:br w:type="page"/>
      </w:r>
    </w:p>
    <w:p w:rsidR="00897837" w:rsidRDefault="00897837" w:rsidP="00AB3A19">
      <w:pPr>
        <w:spacing w:line="480" w:lineRule="auto"/>
        <w:jc w:val="center"/>
      </w:pPr>
      <w:r>
        <w:lastRenderedPageBreak/>
        <w:t xml:space="preserve">Super Bowl 2020 Ad </w:t>
      </w:r>
      <w:r w:rsidR="00770F08">
        <w:t>Assignment</w:t>
      </w:r>
    </w:p>
    <w:p w:rsidR="003D0A97" w:rsidRDefault="008916B9" w:rsidP="00AB3A19">
      <w:pPr>
        <w:spacing w:line="480" w:lineRule="auto"/>
      </w:pPr>
      <w:r>
        <w:tab/>
      </w:r>
      <w:r w:rsidR="003D0A97">
        <w:t>Americans love football; e</w:t>
      </w:r>
      <w:r w:rsidR="00D9207B">
        <w:t xml:space="preserve">very year, a huge competition or sporting event is held every year </w:t>
      </w:r>
      <w:r w:rsidR="00367F34">
        <w:t xml:space="preserve">in order to </w:t>
      </w:r>
      <w:r w:rsidR="001A39CE">
        <w:t xml:space="preserve">choose the </w:t>
      </w:r>
      <w:bookmarkStart w:id="0" w:name="_GoBack"/>
      <w:bookmarkEnd w:id="0"/>
      <w:r w:rsidR="00753832">
        <w:t xml:space="preserve">championship team </w:t>
      </w:r>
      <w:r w:rsidR="00970F08">
        <w:t>for</w:t>
      </w:r>
      <w:r w:rsidR="00B34A15">
        <w:t xml:space="preserve"> NFL (National Football League)</w:t>
      </w:r>
      <w:r w:rsidR="00B41A08">
        <w:t xml:space="preserve">. The event is given the name </w:t>
      </w:r>
      <w:r w:rsidR="00437D8E">
        <w:t xml:space="preserve">Super Bowl and is usually held on any Sunday of January or February </w:t>
      </w:r>
      <w:r w:rsidR="00735F96">
        <w:t xml:space="preserve">every year. </w:t>
      </w:r>
      <w:r w:rsidR="003D0A97">
        <w:t xml:space="preserve">In fact the Sunday </w:t>
      </w:r>
      <w:r w:rsidR="00372D82">
        <w:t>on which</w:t>
      </w:r>
      <w:r w:rsidR="00735F96">
        <w:t xml:space="preserve"> the ev</w:t>
      </w:r>
      <w:r w:rsidR="00372D82">
        <w:t>ent has to be held</w:t>
      </w:r>
      <w:r w:rsidR="00735F96">
        <w:t>, that</w:t>
      </w:r>
      <w:r w:rsidR="003D0A97">
        <w:t xml:space="preserve"> day is </w:t>
      </w:r>
      <w:r w:rsidR="00470E81">
        <w:t xml:space="preserve">declared a de facto holiday. </w:t>
      </w:r>
      <w:r w:rsidR="006E2D25">
        <w:t>This year, this event, the Super Bowl 2020</w:t>
      </w:r>
      <w:r w:rsidR="00372D82">
        <w:t xml:space="preserve">, is going to be held on </w:t>
      </w:r>
      <w:r w:rsidR="00EF0D71">
        <w:t>2</w:t>
      </w:r>
      <w:r w:rsidR="00EF0D71" w:rsidRPr="00EF0D71">
        <w:rPr>
          <w:vertAlign w:val="superscript"/>
        </w:rPr>
        <w:t>nd</w:t>
      </w:r>
      <w:r w:rsidR="00EF0D71">
        <w:t xml:space="preserve"> February 2020. </w:t>
      </w:r>
    </w:p>
    <w:p w:rsidR="00B22F60" w:rsidRDefault="00B22F60" w:rsidP="00AB3A19">
      <w:pPr>
        <w:spacing w:line="480" w:lineRule="auto"/>
      </w:pPr>
      <w:r>
        <w:tab/>
        <w:t xml:space="preserve">Every year, many manufacturers and producers strive to get their ads played during the event, because they know, that it will reach the maximum number of people in those hours. </w:t>
      </w:r>
      <w:r w:rsidR="00411F50">
        <w:t>More than 103.4 million viewers watch t</w:t>
      </w:r>
      <w:r w:rsidR="00C76595">
        <w:t xml:space="preserve">he live coverage of this </w:t>
      </w:r>
      <w:proofErr w:type="gramStart"/>
      <w:r w:rsidR="00C76595">
        <w:t>event,</w:t>
      </w:r>
      <w:proofErr w:type="gramEnd"/>
      <w:r w:rsidR="00C76595">
        <w:t xml:space="preserve"> so many </w:t>
      </w:r>
      <w:r w:rsidR="00716238">
        <w:t>powerful</w:t>
      </w:r>
      <w:r w:rsidR="00C76595">
        <w:t xml:space="preserve"> and well-known brands try to </w:t>
      </w:r>
      <w:r w:rsidR="00242177">
        <w:t>take advantage of this</w:t>
      </w:r>
      <w:r w:rsidR="005866D7">
        <w:t xml:space="preserve"> golden</w:t>
      </w:r>
      <w:r w:rsidR="00242177">
        <w:t xml:space="preserve"> opportunity. Same is the case this year. Many brands have already released the </w:t>
      </w:r>
      <w:r w:rsidR="00716238">
        <w:t>teasers</w:t>
      </w:r>
      <w:r w:rsidR="00242177">
        <w:t xml:space="preserve"> of their </w:t>
      </w:r>
      <w:r w:rsidR="002B7053">
        <w:t>TV commercials</w:t>
      </w:r>
      <w:r w:rsidR="008F3B7A">
        <w:t xml:space="preserve">, </w:t>
      </w:r>
      <w:r w:rsidR="006E22C4">
        <w:t>in order the increase the curiosity in the audience. One such brand is Verizon.</w:t>
      </w:r>
    </w:p>
    <w:p w:rsidR="00B56C55" w:rsidRDefault="006E22C4" w:rsidP="00AB3A19">
      <w:pPr>
        <w:spacing w:line="480" w:lineRule="auto"/>
      </w:pPr>
      <w:r>
        <w:tab/>
        <w:t xml:space="preserve">Verizon </w:t>
      </w:r>
      <w:r w:rsidR="00AB3A19">
        <w:t>is</w:t>
      </w:r>
      <w:r>
        <w:t xml:space="preserve"> going to</w:t>
      </w:r>
      <w:r w:rsidR="00E77B24">
        <w:t xml:space="preserve"> get their ad played during the </w:t>
      </w:r>
      <w:r w:rsidR="00BB00C9">
        <w:t>mega event in 2020. The ad is about Verizon’</w:t>
      </w:r>
      <w:r w:rsidR="00284EF9">
        <w:t xml:space="preserve">s 5G services and carries a very </w:t>
      </w:r>
      <w:r w:rsidR="00AB3A19">
        <w:t>emotional</w:t>
      </w:r>
      <w:r w:rsidR="00284EF9">
        <w:t xml:space="preserve"> and strong message as well. </w:t>
      </w:r>
      <w:r w:rsidR="00147CAB">
        <w:t xml:space="preserve">This TVC or ad will be </w:t>
      </w:r>
      <w:r w:rsidR="005731DD">
        <w:t>played in between the time allotted for the tech ad</w:t>
      </w:r>
      <w:r w:rsidR="000A3AE5">
        <w:t>s or the adver</w:t>
      </w:r>
      <w:r w:rsidR="00AB3A19">
        <w:t>tiseme</w:t>
      </w:r>
      <w:r w:rsidR="000A3AE5">
        <w:t xml:space="preserve">nts for the networking companies. </w:t>
      </w:r>
      <w:r w:rsidR="000C66B8">
        <w:t xml:space="preserve">The ad is also available over the internet on </w:t>
      </w:r>
      <w:proofErr w:type="spellStart"/>
      <w:r w:rsidR="000C66B8">
        <w:t>Youtube</w:t>
      </w:r>
      <w:proofErr w:type="spellEnd"/>
      <w:r w:rsidR="000C66B8">
        <w:t xml:space="preserve"> as well</w:t>
      </w:r>
      <w:r w:rsidR="006A52CE">
        <w:t xml:space="preserve"> </w:t>
      </w:r>
      <w:r w:rsidR="00B56C55">
        <w:fldChar w:fldCharType="begin"/>
      </w:r>
      <w:r w:rsidR="00B56C55">
        <w:instrText xml:space="preserve"> ADDIN ZOTERO_ITEM CSL_CITATION {"citationID":"jueFkHD0","properties":{"formattedCitation":"({\\i{}5G Built Right | Smoke | Verizon}, n.d.)","plainCitation":"(5G Built Right | Smoke | Verizon, n.d.)","noteIndex":0},"citationItems":[{"id":99,"uris":["http://zotero.org/users/local/aDSOzgCJ/items/G55PSVRQ"],"uri":["http://zotero.org/users/local/aDSOzgCJ/items/G55PSVRQ"],"itemData":{"id":99,"type":"motion_picture","abstract":"For hundreds of years firefighters have had to do their job in blinding smoke. But Verizon 5G Ultra Wideband is built to transmit real-world data so fast, it could power  technology that lets them see through smoke.\n\n#5GBuitRight","dimensions":"0:30","source":"YouTube","title":"5G Built Right | Smoke | Verizon :30","title-short":"5G Built Right | Smoke | Verizon","URL":"https://www.youtube.com/watch?v=PTVxKwpiYK4&amp;feature=youtu.be","accessed":{"date-parts":[["2020",1,31]]}}}],"schema":"https://github.com/citation-style-language/schema/raw/master/csl-citation.json"} </w:instrText>
      </w:r>
      <w:r w:rsidR="00B56C55">
        <w:fldChar w:fldCharType="separate"/>
      </w:r>
      <w:r w:rsidR="00B56C55" w:rsidRPr="00B56C55">
        <w:rPr>
          <w:rFonts w:cs="Times New Roman"/>
          <w:szCs w:val="24"/>
        </w:rPr>
        <w:t>(</w:t>
      </w:r>
      <w:r w:rsidR="00B56C55" w:rsidRPr="00B56C55">
        <w:rPr>
          <w:rFonts w:cs="Times New Roman"/>
          <w:i/>
          <w:iCs/>
          <w:szCs w:val="24"/>
        </w:rPr>
        <w:t>5G Built Right | Smoke | Verizon</w:t>
      </w:r>
      <w:r w:rsidR="00B56C55" w:rsidRPr="00B56C55">
        <w:rPr>
          <w:rFonts w:cs="Times New Roman"/>
          <w:szCs w:val="24"/>
        </w:rPr>
        <w:t xml:space="preserve">, </w:t>
      </w:r>
      <w:proofErr w:type="spellStart"/>
      <w:r w:rsidR="00B56C55" w:rsidRPr="00B56C55">
        <w:rPr>
          <w:rFonts w:cs="Times New Roman"/>
          <w:szCs w:val="24"/>
        </w:rPr>
        <w:t>n.d.</w:t>
      </w:r>
      <w:proofErr w:type="spellEnd"/>
      <w:r w:rsidR="00B56C55" w:rsidRPr="00B56C55">
        <w:rPr>
          <w:rFonts w:cs="Times New Roman"/>
          <w:szCs w:val="24"/>
        </w:rPr>
        <w:t>)</w:t>
      </w:r>
      <w:r w:rsidR="00B56C55">
        <w:fldChar w:fldCharType="end"/>
      </w:r>
      <w:r w:rsidR="000C66B8">
        <w:t>. Verizon has trie</w:t>
      </w:r>
      <w:r w:rsidR="00AB3A19">
        <w:t>d</w:t>
      </w:r>
      <w:r w:rsidR="000C66B8">
        <w:t xml:space="preserve"> to target a specific prof</w:t>
      </w:r>
      <w:r w:rsidR="00AB3A19">
        <w:t>e</w:t>
      </w:r>
      <w:r w:rsidR="000C66B8">
        <w:t>ssion th</w:t>
      </w:r>
      <w:r w:rsidR="00AB3A19">
        <w:t>ro</w:t>
      </w:r>
      <w:r w:rsidR="000C66B8">
        <w:t xml:space="preserve">ugh this ad, the firefighters. </w:t>
      </w:r>
      <w:r w:rsidR="00F61503">
        <w:t xml:space="preserve">There is a great </w:t>
      </w:r>
      <w:r w:rsidR="00AB3A19">
        <w:t>e</w:t>
      </w:r>
      <w:r w:rsidR="00F61503">
        <w:t xml:space="preserve">motional appeal in it that for years, firefighters have to fight their way through the burning flames and </w:t>
      </w:r>
      <w:r w:rsidR="001B39F8">
        <w:t xml:space="preserve">smoke, but now, times have changed. The new 5G technology of Verizon will help the firefighters see through the smoke so that they can </w:t>
      </w:r>
      <w:r w:rsidR="00161E6C">
        <w:t>perform their job in a much better and ef</w:t>
      </w:r>
      <w:r w:rsidR="00B56C55">
        <w:t>ficient way.</w:t>
      </w:r>
    </w:p>
    <w:p w:rsidR="00B56C55" w:rsidRDefault="00B56C55" w:rsidP="00AB3A19">
      <w:pPr>
        <w:spacing w:line="480" w:lineRule="auto"/>
      </w:pPr>
      <w:r>
        <w:br w:type="page"/>
      </w:r>
    </w:p>
    <w:p w:rsidR="006E22C4" w:rsidRPr="00AB3A19" w:rsidRDefault="00B56C55" w:rsidP="00AB3A19">
      <w:pPr>
        <w:spacing w:line="480" w:lineRule="auto"/>
        <w:jc w:val="center"/>
        <w:rPr>
          <w:b/>
        </w:rPr>
      </w:pPr>
      <w:r w:rsidRPr="00AB3A19">
        <w:rPr>
          <w:b/>
        </w:rPr>
        <w:lastRenderedPageBreak/>
        <w:t>Ref</w:t>
      </w:r>
      <w:r w:rsidR="00AB3A19" w:rsidRPr="00AB3A19">
        <w:rPr>
          <w:b/>
        </w:rPr>
        <w:t>e</w:t>
      </w:r>
      <w:r w:rsidRPr="00AB3A19">
        <w:rPr>
          <w:b/>
        </w:rPr>
        <w:t>rences</w:t>
      </w:r>
    </w:p>
    <w:p w:rsidR="00A7495A" w:rsidRPr="00A7495A" w:rsidRDefault="00A7495A" w:rsidP="00AB3A19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7495A">
        <w:rPr>
          <w:rFonts w:cs="Times New Roman"/>
          <w:i/>
          <w:iCs/>
        </w:rPr>
        <w:t>5G Built Right | Smoke | Verizon :30</w:t>
      </w:r>
      <w:r w:rsidRPr="00A7495A">
        <w:rPr>
          <w:rFonts w:cs="Times New Roman"/>
        </w:rPr>
        <w:t>. (n.d.). Retrieved January 31, 2020, from https://www.youtube.com/watch?v=PTVxKwpiYK4&amp;feature=youtu.be</w:t>
      </w:r>
    </w:p>
    <w:p w:rsidR="00B56C55" w:rsidRDefault="00A7495A" w:rsidP="00AB3A19">
      <w:pPr>
        <w:spacing w:line="480" w:lineRule="auto"/>
        <w:jc w:val="center"/>
      </w:pPr>
      <w:r>
        <w:fldChar w:fldCharType="end"/>
      </w:r>
    </w:p>
    <w:p w:rsidR="00897837" w:rsidRDefault="00897837" w:rsidP="00AB3A19">
      <w:pPr>
        <w:spacing w:line="480" w:lineRule="auto"/>
        <w:jc w:val="center"/>
      </w:pPr>
    </w:p>
    <w:sectPr w:rsidR="00897837" w:rsidSect="005866D7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A1B7C" w:rsidRDefault="004A1B7C" w:rsidP="005866D7">
      <w:pPr>
        <w:spacing w:after="0" w:line="240" w:lineRule="auto"/>
      </w:pPr>
      <w:r>
        <w:separator/>
      </w:r>
    </w:p>
  </w:endnote>
  <w:endnote w:type="continuationSeparator" w:id="0">
    <w:p w:rsidR="004A1B7C" w:rsidRDefault="004A1B7C" w:rsidP="005866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A1B7C" w:rsidRDefault="004A1B7C" w:rsidP="005866D7">
      <w:pPr>
        <w:spacing w:after="0" w:line="240" w:lineRule="auto"/>
      </w:pPr>
      <w:r>
        <w:separator/>
      </w:r>
    </w:p>
  </w:footnote>
  <w:footnote w:type="continuationSeparator" w:id="0">
    <w:p w:rsidR="004A1B7C" w:rsidRDefault="004A1B7C" w:rsidP="005866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866D7" w:rsidRDefault="005866D7">
    <w:pPr>
      <w:pStyle w:val="Header"/>
      <w:jc w:val="right"/>
    </w:pPr>
    <w:r>
      <w:t xml:space="preserve">MARKETING AND PR </w:t>
    </w:r>
    <w:r>
      <w:tab/>
    </w:r>
    <w:r>
      <w:tab/>
    </w:r>
    <w:sdt>
      <w:sdtPr>
        <w:id w:val="913672951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A39CE"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:rsidR="005866D7" w:rsidRDefault="005866D7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866D7" w:rsidRDefault="005866D7">
    <w:pPr>
      <w:pStyle w:val="Header"/>
      <w:jc w:val="right"/>
    </w:pPr>
    <w:r>
      <w:t>Running Head: MARKETING AND PR</w:t>
    </w:r>
    <w:r>
      <w:tab/>
    </w:r>
    <w:r>
      <w:tab/>
    </w:r>
    <w:sdt>
      <w:sdtPr>
        <w:id w:val="1709147117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A39CE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:rsidR="005866D7" w:rsidRDefault="005866D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E0NrY0NjM3NjMztzRW0lEKTi0uzszPAykwrgUA6zo0giwAAAA="/>
  </w:docVars>
  <w:rsids>
    <w:rsidRoot w:val="000F7F02"/>
    <w:rsid w:val="000452F4"/>
    <w:rsid w:val="000A3AE5"/>
    <w:rsid w:val="000C66B8"/>
    <w:rsid w:val="000F7F02"/>
    <w:rsid w:val="00147CAB"/>
    <w:rsid w:val="00161E6C"/>
    <w:rsid w:val="001A39CE"/>
    <w:rsid w:val="001B39F8"/>
    <w:rsid w:val="00242177"/>
    <w:rsid w:val="00284EF9"/>
    <w:rsid w:val="002B7053"/>
    <w:rsid w:val="00367F34"/>
    <w:rsid w:val="00372D82"/>
    <w:rsid w:val="003D0A97"/>
    <w:rsid w:val="003D20C7"/>
    <w:rsid w:val="00411F50"/>
    <w:rsid w:val="00437D8E"/>
    <w:rsid w:val="00470E81"/>
    <w:rsid w:val="004A1B7C"/>
    <w:rsid w:val="005731DD"/>
    <w:rsid w:val="005866D7"/>
    <w:rsid w:val="00687482"/>
    <w:rsid w:val="006A52CE"/>
    <w:rsid w:val="006C3D8A"/>
    <w:rsid w:val="006E22C4"/>
    <w:rsid w:val="006E2D25"/>
    <w:rsid w:val="00716238"/>
    <w:rsid w:val="00735F96"/>
    <w:rsid w:val="00753832"/>
    <w:rsid w:val="00770F08"/>
    <w:rsid w:val="008916B9"/>
    <w:rsid w:val="00897837"/>
    <w:rsid w:val="008F3B7A"/>
    <w:rsid w:val="00970F08"/>
    <w:rsid w:val="00A7495A"/>
    <w:rsid w:val="00AA4140"/>
    <w:rsid w:val="00AB3A19"/>
    <w:rsid w:val="00B22F60"/>
    <w:rsid w:val="00B34A15"/>
    <w:rsid w:val="00B41A08"/>
    <w:rsid w:val="00B56C55"/>
    <w:rsid w:val="00BB00C9"/>
    <w:rsid w:val="00BC5A89"/>
    <w:rsid w:val="00C76595"/>
    <w:rsid w:val="00D915C9"/>
    <w:rsid w:val="00D9207B"/>
    <w:rsid w:val="00E77B24"/>
    <w:rsid w:val="00EF0D71"/>
    <w:rsid w:val="00F5286F"/>
    <w:rsid w:val="00F615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A7495A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866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66D7"/>
  </w:style>
  <w:style w:type="paragraph" w:styleId="Footer">
    <w:name w:val="footer"/>
    <w:basedOn w:val="Normal"/>
    <w:link w:val="FooterChar"/>
    <w:uiPriority w:val="99"/>
    <w:unhideWhenUsed/>
    <w:rsid w:val="005866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66D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A7495A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866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66D7"/>
  </w:style>
  <w:style w:type="paragraph" w:styleId="Footer">
    <w:name w:val="footer"/>
    <w:basedOn w:val="Normal"/>
    <w:link w:val="FooterChar"/>
    <w:uiPriority w:val="99"/>
    <w:unhideWhenUsed/>
    <w:rsid w:val="005866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66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68</Words>
  <Characters>2673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ya</dc:creator>
  <cp:lastModifiedBy>Suleyman</cp:lastModifiedBy>
  <cp:revision>2</cp:revision>
  <dcterms:created xsi:type="dcterms:W3CDTF">2020-01-31T11:10:00Z</dcterms:created>
  <dcterms:modified xsi:type="dcterms:W3CDTF">2020-01-31T1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OFrsSw9H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